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89CDA5" w14:textId="09A30644" w:rsidR="00EE0C3E" w:rsidRDefault="00EE0C3E" w:rsidP="00EB6E76">
      <w:pPr>
        <w:spacing w:after="160" w:line="259" w:lineRule="auto"/>
        <w:ind w:left="0" w:firstLine="0"/>
        <w:jc w:val="left"/>
        <w:rPr>
          <w:b/>
          <w:bCs/>
          <w:szCs w:val="24"/>
        </w:rPr>
      </w:pPr>
      <w:bookmarkStart w:id="0" w:name="_Hlk174964085"/>
      <w:r>
        <w:rPr>
          <w:b/>
          <w:bCs/>
          <w:szCs w:val="24"/>
        </w:rPr>
        <w:t>Supplementary Materials</w:t>
      </w:r>
    </w:p>
    <w:p w14:paraId="2E3E81B6" w14:textId="78C361E6"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300E8761"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CC4A702"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7B844CA"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08712C">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25A87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08712C">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4FEBCD5"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8"/>
          <w:headerReference w:type="default" r:id="rId9"/>
          <w:headerReference w:type="first" r:id="rId10"/>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462D6F" w14:textId="77777777" w:rsidR="00F03D9D" w:rsidRDefault="00F03D9D">
      <w:pPr>
        <w:spacing w:after="0" w:line="240" w:lineRule="auto"/>
      </w:pPr>
      <w:r>
        <w:separator/>
      </w:r>
    </w:p>
  </w:endnote>
  <w:endnote w:type="continuationSeparator" w:id="0">
    <w:p w14:paraId="51C394A2" w14:textId="77777777" w:rsidR="00F03D9D" w:rsidRDefault="00F03D9D">
      <w:pPr>
        <w:spacing w:after="0" w:line="240" w:lineRule="auto"/>
      </w:pPr>
      <w:r>
        <w:continuationSeparator/>
      </w:r>
    </w:p>
  </w:endnote>
  <w:endnote w:type="continuationNotice" w:id="1">
    <w:p w14:paraId="7FACAFA6" w14:textId="77777777" w:rsidR="00F03D9D" w:rsidRDefault="00F03D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C82364" w14:textId="77777777" w:rsidR="00F03D9D" w:rsidRDefault="00F03D9D">
      <w:pPr>
        <w:spacing w:after="0" w:line="240" w:lineRule="auto"/>
      </w:pPr>
      <w:r>
        <w:separator/>
      </w:r>
    </w:p>
  </w:footnote>
  <w:footnote w:type="continuationSeparator" w:id="0">
    <w:p w14:paraId="0580933F" w14:textId="77777777" w:rsidR="00F03D9D" w:rsidRDefault="00F03D9D">
      <w:pPr>
        <w:spacing w:after="0" w:line="240" w:lineRule="auto"/>
      </w:pPr>
      <w:r>
        <w:continuationSeparator/>
      </w:r>
    </w:p>
  </w:footnote>
  <w:footnote w:type="continuationNotice" w:id="1">
    <w:p w14:paraId="27069FD0" w14:textId="77777777" w:rsidR="00F03D9D" w:rsidRDefault="00F03D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6CBF"/>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054E"/>
    <w:rsid w:val="00071B9D"/>
    <w:rsid w:val="000732A4"/>
    <w:rsid w:val="0007369C"/>
    <w:rsid w:val="00081E78"/>
    <w:rsid w:val="00083929"/>
    <w:rsid w:val="00083D59"/>
    <w:rsid w:val="0008546F"/>
    <w:rsid w:val="0008712C"/>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02AF7"/>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0A60"/>
    <w:rsid w:val="00163803"/>
    <w:rsid w:val="00170D09"/>
    <w:rsid w:val="001734E6"/>
    <w:rsid w:val="00174798"/>
    <w:rsid w:val="00175AE9"/>
    <w:rsid w:val="00177775"/>
    <w:rsid w:val="00182F3C"/>
    <w:rsid w:val="00183114"/>
    <w:rsid w:val="001877A8"/>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86D4D"/>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5A9"/>
    <w:rsid w:val="003069BE"/>
    <w:rsid w:val="0030710F"/>
    <w:rsid w:val="0030735C"/>
    <w:rsid w:val="00311C5B"/>
    <w:rsid w:val="0032126A"/>
    <w:rsid w:val="00322180"/>
    <w:rsid w:val="00331554"/>
    <w:rsid w:val="00341012"/>
    <w:rsid w:val="00342888"/>
    <w:rsid w:val="003429F3"/>
    <w:rsid w:val="00345FE2"/>
    <w:rsid w:val="00354B3D"/>
    <w:rsid w:val="0035570E"/>
    <w:rsid w:val="00360313"/>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D6515"/>
    <w:rsid w:val="003E0416"/>
    <w:rsid w:val="003E3464"/>
    <w:rsid w:val="003E69A1"/>
    <w:rsid w:val="003F66A7"/>
    <w:rsid w:val="00413D69"/>
    <w:rsid w:val="00415735"/>
    <w:rsid w:val="00425004"/>
    <w:rsid w:val="0042769C"/>
    <w:rsid w:val="00431494"/>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1D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0DAE"/>
    <w:rsid w:val="005622A0"/>
    <w:rsid w:val="00562C94"/>
    <w:rsid w:val="00564115"/>
    <w:rsid w:val="00564935"/>
    <w:rsid w:val="005658C9"/>
    <w:rsid w:val="0056618F"/>
    <w:rsid w:val="0057586B"/>
    <w:rsid w:val="0057698D"/>
    <w:rsid w:val="00576FE9"/>
    <w:rsid w:val="00577234"/>
    <w:rsid w:val="00577985"/>
    <w:rsid w:val="00580E79"/>
    <w:rsid w:val="00582F95"/>
    <w:rsid w:val="0058413D"/>
    <w:rsid w:val="0058454C"/>
    <w:rsid w:val="00586757"/>
    <w:rsid w:val="00592B3B"/>
    <w:rsid w:val="00593AB4"/>
    <w:rsid w:val="00595359"/>
    <w:rsid w:val="005A4E6A"/>
    <w:rsid w:val="005A644B"/>
    <w:rsid w:val="005A7E5D"/>
    <w:rsid w:val="005B1AD8"/>
    <w:rsid w:val="005B2B1D"/>
    <w:rsid w:val="005B30CF"/>
    <w:rsid w:val="005B4EE8"/>
    <w:rsid w:val="005B56A0"/>
    <w:rsid w:val="005B626E"/>
    <w:rsid w:val="005C0C32"/>
    <w:rsid w:val="005C1ED5"/>
    <w:rsid w:val="005C4CE8"/>
    <w:rsid w:val="005C64C8"/>
    <w:rsid w:val="005C6A10"/>
    <w:rsid w:val="005C74A1"/>
    <w:rsid w:val="005D0B28"/>
    <w:rsid w:val="005D2747"/>
    <w:rsid w:val="005D3295"/>
    <w:rsid w:val="005D32AC"/>
    <w:rsid w:val="005D3AA4"/>
    <w:rsid w:val="005D7490"/>
    <w:rsid w:val="005E1801"/>
    <w:rsid w:val="005E2671"/>
    <w:rsid w:val="005E6E9C"/>
    <w:rsid w:val="005E73FF"/>
    <w:rsid w:val="005F2875"/>
    <w:rsid w:val="006021D3"/>
    <w:rsid w:val="00607B5A"/>
    <w:rsid w:val="006117C7"/>
    <w:rsid w:val="0061398C"/>
    <w:rsid w:val="006142DA"/>
    <w:rsid w:val="00615B8A"/>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06F9"/>
    <w:rsid w:val="007053D8"/>
    <w:rsid w:val="007079B4"/>
    <w:rsid w:val="00710F71"/>
    <w:rsid w:val="00712031"/>
    <w:rsid w:val="00713E4D"/>
    <w:rsid w:val="00713FA4"/>
    <w:rsid w:val="00715EC3"/>
    <w:rsid w:val="007202B0"/>
    <w:rsid w:val="0072632B"/>
    <w:rsid w:val="00726402"/>
    <w:rsid w:val="0073042A"/>
    <w:rsid w:val="007335E6"/>
    <w:rsid w:val="00733E94"/>
    <w:rsid w:val="00733FE2"/>
    <w:rsid w:val="007344B0"/>
    <w:rsid w:val="007538C8"/>
    <w:rsid w:val="00753C04"/>
    <w:rsid w:val="007561C0"/>
    <w:rsid w:val="0075725E"/>
    <w:rsid w:val="00757DE0"/>
    <w:rsid w:val="00774C33"/>
    <w:rsid w:val="0077631A"/>
    <w:rsid w:val="00776328"/>
    <w:rsid w:val="00777AFC"/>
    <w:rsid w:val="007837F2"/>
    <w:rsid w:val="0078586E"/>
    <w:rsid w:val="00787C4E"/>
    <w:rsid w:val="00790C62"/>
    <w:rsid w:val="007911BE"/>
    <w:rsid w:val="007937AC"/>
    <w:rsid w:val="00793BCC"/>
    <w:rsid w:val="0079435B"/>
    <w:rsid w:val="00795CB8"/>
    <w:rsid w:val="00796950"/>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A2861"/>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2C64"/>
    <w:rsid w:val="00937D53"/>
    <w:rsid w:val="0094060F"/>
    <w:rsid w:val="0095019C"/>
    <w:rsid w:val="0095040B"/>
    <w:rsid w:val="00952E8D"/>
    <w:rsid w:val="00954723"/>
    <w:rsid w:val="00957D51"/>
    <w:rsid w:val="00963B42"/>
    <w:rsid w:val="0096472C"/>
    <w:rsid w:val="00965A73"/>
    <w:rsid w:val="00967F10"/>
    <w:rsid w:val="00980E5E"/>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B84"/>
    <w:rsid w:val="00A77FA3"/>
    <w:rsid w:val="00A81FD6"/>
    <w:rsid w:val="00A83A0D"/>
    <w:rsid w:val="00A876C6"/>
    <w:rsid w:val="00A9710E"/>
    <w:rsid w:val="00A97406"/>
    <w:rsid w:val="00AA1849"/>
    <w:rsid w:val="00AA18EC"/>
    <w:rsid w:val="00AA213B"/>
    <w:rsid w:val="00AA3CD2"/>
    <w:rsid w:val="00AA6164"/>
    <w:rsid w:val="00AA665A"/>
    <w:rsid w:val="00AA7A9A"/>
    <w:rsid w:val="00AB1536"/>
    <w:rsid w:val="00AD14BD"/>
    <w:rsid w:val="00AD2081"/>
    <w:rsid w:val="00AD4521"/>
    <w:rsid w:val="00AD526D"/>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42FE"/>
    <w:rsid w:val="00BC7F6A"/>
    <w:rsid w:val="00BD0AE5"/>
    <w:rsid w:val="00BD65CA"/>
    <w:rsid w:val="00BD792B"/>
    <w:rsid w:val="00BE19D6"/>
    <w:rsid w:val="00BE63C2"/>
    <w:rsid w:val="00BE73D6"/>
    <w:rsid w:val="00BE7B8B"/>
    <w:rsid w:val="00BF0B39"/>
    <w:rsid w:val="00BF7DA9"/>
    <w:rsid w:val="00C05F02"/>
    <w:rsid w:val="00C0787A"/>
    <w:rsid w:val="00C1208F"/>
    <w:rsid w:val="00C149F6"/>
    <w:rsid w:val="00C16A6F"/>
    <w:rsid w:val="00C178FD"/>
    <w:rsid w:val="00C21314"/>
    <w:rsid w:val="00C21522"/>
    <w:rsid w:val="00C21545"/>
    <w:rsid w:val="00C22311"/>
    <w:rsid w:val="00C2266F"/>
    <w:rsid w:val="00C240EC"/>
    <w:rsid w:val="00C25BA7"/>
    <w:rsid w:val="00C26E29"/>
    <w:rsid w:val="00C27098"/>
    <w:rsid w:val="00C378C1"/>
    <w:rsid w:val="00C4054F"/>
    <w:rsid w:val="00C40880"/>
    <w:rsid w:val="00C41AEA"/>
    <w:rsid w:val="00C42BA3"/>
    <w:rsid w:val="00C47DFF"/>
    <w:rsid w:val="00C5047E"/>
    <w:rsid w:val="00C52CA8"/>
    <w:rsid w:val="00C546B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5D2E"/>
    <w:rsid w:val="00DB6FF1"/>
    <w:rsid w:val="00DC1D9A"/>
    <w:rsid w:val="00DC49F8"/>
    <w:rsid w:val="00DC4E44"/>
    <w:rsid w:val="00DC6428"/>
    <w:rsid w:val="00DD6A2C"/>
    <w:rsid w:val="00DE3CA9"/>
    <w:rsid w:val="00DF0574"/>
    <w:rsid w:val="00DF1FB0"/>
    <w:rsid w:val="00DF387D"/>
    <w:rsid w:val="00DF742F"/>
    <w:rsid w:val="00E05420"/>
    <w:rsid w:val="00E06DE0"/>
    <w:rsid w:val="00E07470"/>
    <w:rsid w:val="00E07969"/>
    <w:rsid w:val="00E12C1B"/>
    <w:rsid w:val="00E1386C"/>
    <w:rsid w:val="00E13F55"/>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4A76"/>
    <w:rsid w:val="00EA7D18"/>
    <w:rsid w:val="00EA7DB5"/>
    <w:rsid w:val="00EB0294"/>
    <w:rsid w:val="00EB2903"/>
    <w:rsid w:val="00EB36F4"/>
    <w:rsid w:val="00EB489F"/>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3D9D"/>
    <w:rsid w:val="00F04217"/>
    <w:rsid w:val="00F05470"/>
    <w:rsid w:val="00F057F6"/>
    <w:rsid w:val="00F06BA2"/>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02F3"/>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18F"/>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46296886">
      <w:bodyDiv w:val="1"/>
      <w:marLeft w:val="0"/>
      <w:marRight w:val="0"/>
      <w:marTop w:val="0"/>
      <w:marBottom w:val="0"/>
      <w:divBdr>
        <w:top w:val="none" w:sz="0" w:space="0" w:color="auto"/>
        <w:left w:val="none" w:sz="0" w:space="0" w:color="auto"/>
        <w:bottom w:val="none" w:sz="0" w:space="0" w:color="auto"/>
        <w:right w:val="none" w:sz="0" w:space="0" w:color="auto"/>
      </w:divBdr>
    </w:div>
    <w:div w:id="93675298">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671070">
      <w:bodyDiv w:val="1"/>
      <w:marLeft w:val="0"/>
      <w:marRight w:val="0"/>
      <w:marTop w:val="0"/>
      <w:marBottom w:val="0"/>
      <w:divBdr>
        <w:top w:val="none" w:sz="0" w:space="0" w:color="auto"/>
        <w:left w:val="none" w:sz="0" w:space="0" w:color="auto"/>
        <w:bottom w:val="none" w:sz="0" w:space="0" w:color="auto"/>
        <w:right w:val="none" w:sz="0" w:space="0" w:color="auto"/>
      </w:divBdr>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25269906">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3395</Words>
  <Characters>1935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3</cp:revision>
  <cp:lastPrinted>2024-10-22T20:11:00Z</cp:lastPrinted>
  <dcterms:created xsi:type="dcterms:W3CDTF">2024-11-14T04:06:00Z</dcterms:created>
  <dcterms:modified xsi:type="dcterms:W3CDTF">2024-11-1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RrNlvyp"/&gt;&lt;style id="http://www.zotero.org/styles/apa" locale="en-US" hasBibliography="1" bibliographyStyleHasBeenSet="1"/&gt;&lt;prefs&gt;&lt;pref name="fieldType" value="Field"/&gt;&lt;/prefs&gt;&lt;/data&gt;</vt:lpwstr>
  </property>
</Properties>
</file>